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r>
        <w:t>Latar Belakang</w:t>
      </w:r>
    </w:p>
    <w:p w14:paraId="53B8DE68" w14:textId="6E27548E" w:rsidR="003A000E" w:rsidRDefault="00770049" w:rsidP="00AD470E">
      <w:pPr>
        <w:spacing w:line="276" w:lineRule="auto"/>
        <w:ind w:left="720" w:firstLine="720"/>
      </w:pPr>
      <w:r w:rsidRPr="00770049">
        <w:t xml:space="preserve">Sungai Brantas adalah </w:t>
      </w:r>
      <w:r w:rsidR="003A000E">
        <w:t>satu dari sekian banyak sungai yang ada di</w:t>
      </w:r>
      <w:r w:rsidRPr="00770049">
        <w:t xml:space="preserve"> Indonesia</w:t>
      </w:r>
      <w:r w:rsidR="003A000E">
        <w:t xml:space="preserve">; letaknya </w:t>
      </w:r>
      <w:r w:rsidRPr="00770049">
        <w:t xml:space="preserve">berada di Jawa Timur. Sungai Brantas mempunyai </w:t>
      </w:r>
      <w:r w:rsidR="003A000E">
        <w:t>daerah aliran sungai</w:t>
      </w:r>
      <w:r w:rsidRPr="00770049">
        <w:t xml:space="preserve"> seluas ± 12,000 km</w:t>
      </w:r>
      <w:r w:rsidR="003A000E" w:rsidRPr="003A000E">
        <w:rPr>
          <w:vertAlign w:val="superscript"/>
        </w:rPr>
        <w:t>2</w:t>
      </w:r>
      <w:r w:rsidRPr="00770049">
        <w:t xml:space="preserve"> atau ¼ dari luas  Provinsi Jawa Timur. Mata air Sungai Brantas terletak di Desa Sumber Brantas, Kecamatan Bumiaji, Kota Batu yang berasal dari simpanan air Gunung Arjuno. Potensi air permukaan pertahun rata-rata 12 miliar m3, potensi yang dimanfaatkan sebesar 2.6-3.0 miliar m3 per tahun</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Brantas juga melewati </w:t>
      </w:r>
      <w:r w:rsidR="003A000E">
        <w:t>D</w:t>
      </w:r>
      <w:r w:rsidRPr="00770049">
        <w:t xml:space="preserve">esa </w:t>
      </w:r>
      <w:r w:rsidR="003A000E">
        <w:t>J</w:t>
      </w:r>
      <w:r w:rsidRPr="00770049">
        <w:t xml:space="preserve">atiguwi, tepatnya ada di </w:t>
      </w:r>
      <w:r w:rsidR="003A000E">
        <w:t>D</w:t>
      </w:r>
      <w:r w:rsidRPr="00770049">
        <w:t xml:space="preserve">usun </w:t>
      </w:r>
      <w:r w:rsidR="003A000E">
        <w:t>J</w:t>
      </w:r>
      <w:r w:rsidRPr="00770049">
        <w:t>atimulyo</w:t>
      </w:r>
      <w:r w:rsidR="003A000E">
        <w:t xml:space="preserve"> (Bon Klopo)</w:t>
      </w:r>
      <w:r w:rsidRPr="00770049">
        <w:t>.</w:t>
      </w:r>
      <w:r w:rsidR="00DC60B7">
        <w:t xml:space="preserve"> Sungai ini juga menjadi salah satu tempat para warga desa untuk mencari nafkah seperti dengan cara bertani ikan, jasa penyebrangan </w:t>
      </w:r>
      <w:r w:rsidR="00EC797C">
        <w:t>menggunakan kapal, dan juga tempat untuk rekreasi pemancingan.</w:t>
      </w:r>
      <w:r w:rsidR="00DC60B7">
        <w:t xml:space="preserve"> </w:t>
      </w:r>
    </w:p>
    <w:p w14:paraId="13063D26" w14:textId="5C923D70" w:rsidR="004E4C57" w:rsidRDefault="004E4C57" w:rsidP="00AD470E">
      <w:pPr>
        <w:spacing w:line="276" w:lineRule="auto"/>
        <w:ind w:left="720" w:firstLine="720"/>
      </w:pPr>
      <w:r w:rsidRPr="00770049">
        <w:t>Ketersediaan air hujan dapat dihitung dari ketersediaan air sungai</w:t>
      </w:r>
      <w:r w:rsidR="002B58CC">
        <w:t xml:space="preserve"> Brantas</w:t>
      </w:r>
      <w:r w:rsidRPr="00770049">
        <w:t xml:space="preserve"> berdasarkan curah hujan mencapai 10,361 liter/detik, mengalami peningkatan 37.5% dari keadaan kemarau</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ini menyebabkan tinggi air d</w:t>
      </w:r>
      <w:r w:rsidR="00EC797C">
        <w:t>i</w:t>
      </w:r>
      <w:r>
        <w:t xml:space="preserve"> Sungai Brantas yang berada di daerah Dusun Jatimulyo menjadi sangat tinggi. Perubahan tinggi air d</w:t>
      </w:r>
      <w:r w:rsidR="00EC797C">
        <w:t>i</w:t>
      </w:r>
      <w:r>
        <w:t xml:space="preserve"> Sungai Brantas dapat dilihat secara signifikan saat musim penghujan. </w:t>
      </w:r>
      <w:r w:rsidR="0089324E">
        <w:t xml:space="preserve">Tidak hanya itu, air kiriman dari DAS Brantas yang juga terdampak akibat </w:t>
      </w:r>
      <w:r w:rsidR="00F97B2F">
        <w:t xml:space="preserve">curah hujan yang tinggi </w:t>
      </w:r>
      <w:r w:rsidR="0089324E">
        <w:t xml:space="preserve">juga ikut menjadi salah satu </w:t>
      </w:r>
      <w:r w:rsidR="00F97B2F">
        <w:t>faktor kenaikan tinggi air Sungai di daerah Dusun Jatimulyo.</w:t>
      </w:r>
      <w:r w:rsidR="00E03BF0">
        <w:t xml:space="preserve"> Masyarakat desa menaruh kekhawatiran pada kenaikan tinggi air yang sangat </w:t>
      </w:r>
      <w:r w:rsidR="00BD1D80">
        <w:t>tidak terkontrol di musim hujan</w:t>
      </w:r>
      <w:r w:rsidR="00E03BF0">
        <w:t xml:space="preserve">.  </w:t>
      </w:r>
    </w:p>
    <w:p w14:paraId="02F6B4F9" w14:textId="39A4A45A" w:rsidR="00E03BF0" w:rsidRDefault="005A47BB" w:rsidP="00AD470E">
      <w:pPr>
        <w:spacing w:line="276" w:lineRule="auto"/>
        <w:ind w:left="720" w:firstLine="720"/>
      </w:pPr>
      <w:r w:rsidRPr="005A47BB">
        <w:t>Fenomena itu menjadi perhatian utama bagi wisatawan yang ingin memancing di sana</w:t>
      </w:r>
      <w:r w:rsidR="00E03BF0">
        <w:t>. Terlalu tingginya kenaikan debit air dapat membuat petak pemancingan menjadi sedikit terendam.</w:t>
      </w:r>
      <w:r w:rsidR="00BD1D80">
        <w:t xml:space="preserve"> </w:t>
      </w:r>
      <w:r>
        <w:t>K</w:t>
      </w:r>
      <w:r w:rsidR="00BD1D80">
        <w:t>urangnya informasi keadaan area Sungai Brantas yang cocok untuk kegiatan memancing seringkali menjadi kendala untuk para pemancing. Hal tersebut</w:t>
      </w:r>
      <w:r w:rsidRPr="005A47BB">
        <w:t xml:space="preserve"> menyebabkan usaha mereka menjadi tidak berhasil karena tidak dapat memancing di daerah tersebut</w:t>
      </w:r>
      <w:r w:rsidR="00BD1D80">
        <w:t>. Perlu dilakukannya sebuah usaha untuk menanggulangi permasalahan tentang ketersediaan informasi keadaan area pemancingan di daerah sekitar Sungai Brantas yang terletak di Dusun Jatimulyo.</w:t>
      </w:r>
    </w:p>
    <w:p w14:paraId="5C0EEFA3" w14:textId="17C78548" w:rsidR="002C1673" w:rsidRPr="00494371" w:rsidRDefault="002C1673" w:rsidP="004528B2">
      <w:pPr>
        <w:spacing w:line="276" w:lineRule="auto"/>
        <w:ind w:left="720" w:firstLine="720"/>
      </w:pPr>
      <w:r>
        <w:lastRenderedPageBreak/>
        <w:t>Dalam menangani ketersediaan informasi keadaan area pemancingan daerah Sungai Brantas yang ada di Dusun Jatimulyo, pemanfaatan teknologi yang sedang berkembang menjadi solusi untuk hal tersebut.</w:t>
      </w:r>
      <w:r w:rsidR="00F33B44">
        <w:t xml:space="preserve"> Salah satu teknologi yang dapat digunakan adalah </w:t>
      </w:r>
      <w:r w:rsidR="00F33B44">
        <w:rPr>
          <w:i/>
          <w:iCs/>
        </w:rPr>
        <w:t>Internet of Things (IoT).</w:t>
      </w:r>
      <w:r w:rsidR="00A4305D" w:rsidRPr="009F1CB7">
        <w:t xml:space="preserve"> </w:t>
      </w:r>
      <w:r w:rsidRPr="003A000E">
        <w:rPr>
          <w:i/>
          <w:iCs/>
        </w:rPr>
        <w:t>Internet of Things</w:t>
      </w:r>
      <w:r w:rsidRPr="003A000E">
        <w:t xml:space="preserve"> adalah sistem perangkat, mesin, atau objek komputasi yang saling terkait dengan pengidentifikasi unik dan kemampuan untuk mengkomunikasikan data melalui jaringan atau Internet </w:t>
      </w:r>
      <w:r>
        <w:t>yang dilakukan secara automasi</w:t>
      </w:r>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r w:rsidR="00555CF9" w:rsidRPr="00555CF9">
        <w:rPr>
          <w:i/>
          <w:iCs/>
        </w:rPr>
        <w:t>Internet of Things (IoT)</w:t>
      </w:r>
      <w:r w:rsidR="00555CF9" w:rsidRPr="00555CF9">
        <w:t xml:space="preserve"> telah mengalami perkembangan yang signifikan dalam hal arsitektur, tantangan, dan aplikasi</w:t>
      </w:r>
      <w:r w:rsidR="00555CF9">
        <w:t xml:space="preserve">. </w:t>
      </w:r>
      <w:r w:rsidR="00494371">
        <w:t xml:space="preserve">Pengaplikasian </w:t>
      </w:r>
      <w:r w:rsidR="00494371">
        <w:rPr>
          <w:i/>
          <w:iCs/>
        </w:rPr>
        <w:t>IoT</w:t>
      </w:r>
      <w:r w:rsidR="00494371">
        <w:t xml:space="preserve"> telah meliputi di berbagai bidang, termasuk pertanian, industri, dan juga Kesehatan </w:t>
      </w:r>
      <w:r w:rsidR="00494371">
        <w:fldChar w:fldCharType="begin" w:fldLock="1"/>
      </w:r>
      <w:r w:rsidR="00494371">
        <w:instrText>ADDIN CSL_CITATION {"citationItems":[{"id":"ITEM-1","itemData":{"author":[{"dropping-particle":"","family":"Naik","given":"N","non-dropping-particle":"","parse-names":false,"suffix":""},{"dropping-particle":"","family":"Nayak","given":"J","non-dropping-particle":"","parse-names":false,"suffix":""},{"dropping-particle":"","family":"Mestry","given":"M","non-dropping-particle":"","parse-names":false,"suffix":""}],"container-title":"Journal of Ambient Intelligence and Humanized Computing","id":"ITEM-1","issue":"6","issued":{"date-parts":[["2022"]]},"page":"5629-5649","title":"An overview of Internet of Things: architecture, challenges, and applications","type":"article-journal","volume":"13"},"uris":["http://www.mendeley.com/documents/?uuid=4299f48c-a76d-4eec-983c-4de9afe0ca89"]}],"mendeley":{"formattedCitation":"(Naik et al., 2022)","plainTextFormattedCitation":"(Naik et al., 2022)"},"properties":{"noteIndex":0},"schema":"https://github.com/citation-style-language/schema/raw/master/csl-citation.json"}</w:instrText>
      </w:r>
      <w:r w:rsidR="00494371">
        <w:fldChar w:fldCharType="separate"/>
      </w:r>
      <w:r w:rsidR="00494371" w:rsidRPr="00494371">
        <w:rPr>
          <w:noProof/>
        </w:rPr>
        <w:t>(Naik et al., 2022)</w:t>
      </w:r>
      <w:r w:rsidR="00494371">
        <w:fldChar w:fldCharType="end"/>
      </w:r>
      <w:r w:rsidR="00494371">
        <w:t xml:space="preserve">. </w:t>
      </w:r>
    </w:p>
    <w:p w14:paraId="403FF22E" w14:textId="0DCF6310" w:rsidR="00EE5730" w:rsidRPr="00081550" w:rsidRDefault="00A4129E" w:rsidP="00B4002B">
      <w:pPr>
        <w:spacing w:line="276" w:lineRule="auto"/>
        <w:ind w:left="720" w:firstLine="720"/>
      </w:pPr>
      <w:r>
        <w:t>Dibutuhkan sebuah media untuk mengakses informasi tentang keadaan area sekitar Sungai Brantas yang terletak di daerah Dusun Jatim</w:t>
      </w:r>
      <w:r w:rsidR="00081463">
        <w:t>u</w:t>
      </w:r>
      <w:r>
        <w:t xml:space="preserve">lyo. Media yang digunakan harus bisa diakses oleh banyak orang; khususnya para wisatawan yang akan melakukan kegiatan memancing. Media juga harus bisa menerima dan/atau mengakses data yang telah dikirim oleh perangkat </w:t>
      </w:r>
      <w:r>
        <w:rPr>
          <w:i/>
          <w:iCs/>
        </w:rPr>
        <w:t>Internet of Things</w:t>
      </w:r>
      <w:r>
        <w:t xml:space="preserve">. Oleh sebab itu, media yang paling cocok untuk menampilkan informasi terkait hal tersebut adalah </w:t>
      </w:r>
      <w:r>
        <w:rPr>
          <w:i/>
          <w:iCs/>
        </w:rPr>
        <w:t>website</w:t>
      </w:r>
      <w:r>
        <w:t>.</w:t>
      </w:r>
      <w:r w:rsidR="00B4002B">
        <w:t xml:space="preserve"> </w:t>
      </w:r>
      <w:r w:rsidR="00B4002B">
        <w:rPr>
          <w:i/>
          <w:iCs/>
        </w:rPr>
        <w:t xml:space="preserve">Website </w:t>
      </w:r>
      <w:r w:rsidR="00B4002B">
        <w:t xml:space="preserve">merupakan salah satu sarana informasi dan promosi alternatif yang digunakan untuk mencari informasi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r w:rsidR="00081550">
        <w:t xml:space="preserve">dapat menerima data dari perangkat </w:t>
      </w:r>
      <w:r w:rsidR="00081550">
        <w:rPr>
          <w:i/>
          <w:iCs/>
        </w:rPr>
        <w:t xml:space="preserve">Internet of Things </w:t>
      </w:r>
      <w:r w:rsidR="00081550">
        <w:t xml:space="preserve">melalui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r w:rsidRPr="00467C76">
        <w:t xml:space="preserve">Dengan beberapa uraian di atas, </w:t>
      </w:r>
      <w:r w:rsidR="00830026">
        <w:t>peneliti tertarik untuk mengangkat persoalan ini menjadi judul TA (Tugas Akhir) yang berjudul</w:t>
      </w:r>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w:t>
      </w:r>
      <w:r w:rsidR="002957DB" w:rsidRPr="002957DB">
        <w:rPr>
          <w:rFonts w:ascii="Times New Roman" w:hAnsi="Times New Roman" w:cs="Times New Roman"/>
          <w:b/>
          <w:bCs/>
          <w:i/>
          <w:iCs/>
          <w:szCs w:val="24"/>
        </w:rPr>
        <w:t>IOT</w:t>
      </w:r>
      <w:r w:rsidR="00BA797D" w:rsidRPr="00B4002B">
        <w:rPr>
          <w:rFonts w:ascii="Times New Roman" w:hAnsi="Times New Roman" w:cs="Times New Roman"/>
          <w:b/>
          <w:bCs/>
          <w:szCs w:val="24"/>
        </w:rPr>
        <w:t xml:space="preserve">)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nantinya </w:t>
      </w:r>
      <w:r w:rsidR="00CC18B4">
        <w:t xml:space="preserve">bisa menjadi media penyalur informasi. </w:t>
      </w:r>
      <w:r w:rsidRPr="00467C76">
        <w:t xml:space="preserve">Harapannya, dengan </w:t>
      </w:r>
      <w:r w:rsidR="00CC18B4">
        <w:t>dilakukannya penelitian</w:t>
      </w:r>
      <w:r w:rsidRPr="00467C76">
        <w:t xml:space="preserve"> ini para </w:t>
      </w:r>
      <w:r w:rsidR="00CC18B4">
        <w:t xml:space="preserve">wisatawan yang akan melakukan kegiatan memancing dapat menerima informasi secara </w:t>
      </w:r>
      <w:r w:rsidR="00CC18B4">
        <w:rPr>
          <w:i/>
          <w:iCs/>
        </w:rPr>
        <w:t>real time</w:t>
      </w:r>
      <w:r w:rsidR="00CC18B4">
        <w:t xml:space="preserve"> keadaan daerah Sungai Brantas yang ada di Dusun Jatimulyo tanpa perlu datang ke area tersebut dan juga menjadi sebuah pertimbangan untuk menentukan keputusan pergi memancing</w:t>
      </w:r>
      <w:r w:rsidRPr="00467C76">
        <w:t>.</w:t>
      </w:r>
    </w:p>
    <w:p w14:paraId="1DC2A494" w14:textId="5B859C17" w:rsidR="00517C94" w:rsidRDefault="00B0488D" w:rsidP="00F24955">
      <w:pPr>
        <w:pStyle w:val="Heading2"/>
        <w:numPr>
          <w:ilvl w:val="1"/>
          <w:numId w:val="4"/>
        </w:numPr>
        <w:spacing w:line="360" w:lineRule="auto"/>
        <w:ind w:left="0" w:firstLine="0"/>
      </w:pPr>
      <w:r>
        <w:lastRenderedPageBreak/>
        <w:t>Rumusan Masalah</w:t>
      </w:r>
    </w:p>
    <w:p w14:paraId="46740F08" w14:textId="5AAA55A1" w:rsidR="00B0488D" w:rsidRDefault="00B0488D" w:rsidP="00F24955">
      <w:pPr>
        <w:spacing w:line="276" w:lineRule="auto"/>
        <w:ind w:left="709"/>
      </w:pPr>
      <w:r>
        <w:tab/>
      </w:r>
      <w:r w:rsidR="00D40642">
        <w:t>Rumusan masalah pada penelitian ini adalah</w:t>
      </w:r>
      <w:r>
        <w:t xml:space="preserve"> :</w:t>
      </w:r>
    </w:p>
    <w:p w14:paraId="63EE536B" w14:textId="2B62D92A" w:rsidR="00B0488D" w:rsidRDefault="00B82DAB" w:rsidP="00F24955">
      <w:pPr>
        <w:pStyle w:val="ListParagraph"/>
        <w:numPr>
          <w:ilvl w:val="0"/>
          <w:numId w:val="5"/>
        </w:numPr>
        <w:spacing w:line="276" w:lineRule="auto"/>
      </w:pPr>
      <w:r>
        <w:t xml:space="preserve">Bagaimana cara agar para </w:t>
      </w:r>
      <w:r w:rsidR="00F24955">
        <w:t>wisatawan yang ingin memancing dapat menerima informasi tentang keadaan Sungai Brantas di daerah Dusun Jatimulyo tanpa harus datang ke lokasi?</w:t>
      </w:r>
    </w:p>
    <w:p w14:paraId="2BD13D27" w14:textId="33EEF7AC" w:rsidR="00365A3C" w:rsidRDefault="00F24955" w:rsidP="00365A3C">
      <w:pPr>
        <w:pStyle w:val="ListParagraph"/>
        <w:numPr>
          <w:ilvl w:val="0"/>
          <w:numId w:val="5"/>
        </w:numPr>
        <w:spacing w:line="276" w:lineRule="auto"/>
      </w:pPr>
      <w:r>
        <w:t xml:space="preserve">Bagaimana cara </w:t>
      </w:r>
      <w:r w:rsidR="00441021">
        <w:t xml:space="preserve">merancang perangkat </w:t>
      </w:r>
      <w:r w:rsidR="00441021">
        <w:rPr>
          <w:i/>
          <w:iCs/>
        </w:rPr>
        <w:t>Internet of Things</w:t>
      </w:r>
      <w:r w:rsidR="00441021">
        <w:t xml:space="preserve"> yang dapat mengirim data ke </w:t>
      </w:r>
      <w:r w:rsidR="00441021">
        <w:rPr>
          <w:i/>
          <w:iCs/>
        </w:rPr>
        <w:t>Website</w:t>
      </w:r>
      <w:r w:rsidR="00441021">
        <w:t>?</w:t>
      </w:r>
    </w:p>
    <w:p w14:paraId="71A04C7C" w14:textId="2B62DD33" w:rsidR="00365A3C" w:rsidRDefault="00365A3C" w:rsidP="00F77CF9">
      <w:pPr>
        <w:pStyle w:val="Heading2"/>
        <w:numPr>
          <w:ilvl w:val="1"/>
          <w:numId w:val="4"/>
        </w:numPr>
        <w:spacing w:line="360" w:lineRule="auto"/>
        <w:ind w:left="0" w:firstLine="0"/>
      </w:pPr>
      <w:r>
        <w:t>Batasan Masalah</w:t>
      </w:r>
    </w:p>
    <w:p w14:paraId="0ACCA773" w14:textId="036FE1CE" w:rsidR="00F77CF9" w:rsidRDefault="00F77CF9" w:rsidP="00AA24EB">
      <w:pPr>
        <w:spacing w:line="276" w:lineRule="auto"/>
        <w:ind w:left="709"/>
      </w:pPr>
      <w:r>
        <w:tab/>
        <w:t>Batasan masalah pada penelitian ini adalah :</w:t>
      </w:r>
    </w:p>
    <w:p w14:paraId="797E7F53" w14:textId="02A8F1AD" w:rsidR="00F77CF9" w:rsidRDefault="00F77CF9" w:rsidP="00AA24EB">
      <w:pPr>
        <w:pStyle w:val="ListParagraph"/>
        <w:numPr>
          <w:ilvl w:val="0"/>
          <w:numId w:val="6"/>
        </w:numPr>
        <w:spacing w:line="276" w:lineRule="auto"/>
      </w:pPr>
      <w:r>
        <w:t xml:space="preserve">Produk akhir dari penelitian ini adalah perangkat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r>
        <w:t xml:space="preserve">Perangkat </w:t>
      </w:r>
      <w:r>
        <w:rPr>
          <w:i/>
          <w:iCs/>
        </w:rPr>
        <w:t xml:space="preserve">IoT </w:t>
      </w:r>
      <w:r>
        <w:t xml:space="preserve">dari penelitian ini </w:t>
      </w:r>
      <w:r w:rsidR="00BA2996">
        <w:t xml:space="preserve">berfungsi </w:t>
      </w:r>
      <w:r>
        <w:t>sebagai alat uji coba</w:t>
      </w:r>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dibuat untuk media digunakan untuk menerima data yang dikirim oleh perangkat </w:t>
      </w:r>
      <w:r>
        <w:rPr>
          <w:i/>
          <w:iCs/>
        </w:rPr>
        <w:t>IoT</w:t>
      </w:r>
      <w:r w:rsidR="008242EB">
        <w:rPr>
          <w:i/>
          <w:iCs/>
        </w:rPr>
        <w:t xml:space="preserve"> </w:t>
      </w:r>
      <w:r>
        <w:t>dan mengkalkulasi tingkat ketinggian air Sungai Brantas</w:t>
      </w:r>
    </w:p>
    <w:p w14:paraId="678AEE6F" w14:textId="25515E83" w:rsidR="008242EB" w:rsidRDefault="002957DB" w:rsidP="00AA24EB">
      <w:pPr>
        <w:pStyle w:val="ListParagraph"/>
        <w:numPr>
          <w:ilvl w:val="0"/>
          <w:numId w:val="6"/>
        </w:numPr>
        <w:spacing w:line="276" w:lineRule="auto"/>
      </w:pPr>
      <w:r>
        <w:t xml:space="preserve">Kedua produk baik perangkat </w:t>
      </w:r>
      <w:r>
        <w:rPr>
          <w:i/>
          <w:iCs/>
        </w:rPr>
        <w:t>IoT</w:t>
      </w:r>
      <w:r>
        <w:t xml:space="preserve"> dan </w:t>
      </w:r>
      <w:r>
        <w:rPr>
          <w:i/>
          <w:iCs/>
        </w:rPr>
        <w:t>website monitoring</w:t>
      </w:r>
      <w:r>
        <w:t xml:space="preserve"> memerlukan jaringan internet</w:t>
      </w:r>
    </w:p>
    <w:p w14:paraId="3DA393F1" w14:textId="3D69DEA8" w:rsidR="008242EB" w:rsidRDefault="008242EB" w:rsidP="008242EB">
      <w:pPr>
        <w:pStyle w:val="Heading2"/>
        <w:numPr>
          <w:ilvl w:val="1"/>
          <w:numId w:val="4"/>
        </w:numPr>
        <w:spacing w:line="360" w:lineRule="auto"/>
        <w:ind w:left="0" w:firstLine="0"/>
      </w:pPr>
      <w:r>
        <w:t>Tujuan</w:t>
      </w:r>
    </w:p>
    <w:p w14:paraId="78D311B2" w14:textId="021C1BEE" w:rsidR="00866595" w:rsidRDefault="008F6212" w:rsidP="008F6212">
      <w:pPr>
        <w:ind w:left="709"/>
      </w:pPr>
      <w:r>
        <w:tab/>
      </w:r>
      <w:r w:rsidR="008242EB">
        <w:t>Tujuan dilakukannya penelitian ini adalah</w:t>
      </w:r>
      <w:r w:rsidR="00866595">
        <w:t xml:space="preserve"> :</w:t>
      </w:r>
    </w:p>
    <w:p w14:paraId="6B4E6CD1" w14:textId="6A168307" w:rsidR="008242EB" w:rsidRDefault="00866595" w:rsidP="00AA24EB">
      <w:pPr>
        <w:pStyle w:val="ListParagraph"/>
        <w:numPr>
          <w:ilvl w:val="0"/>
          <w:numId w:val="8"/>
        </w:numPr>
        <w:spacing w:line="276" w:lineRule="auto"/>
      </w:pPr>
      <w:r>
        <w:t>M</w:t>
      </w:r>
      <w:r w:rsidR="008F6212">
        <w:t xml:space="preserve">erancang prototipe </w:t>
      </w:r>
      <w:r w:rsidR="008F6212" w:rsidRPr="00866595">
        <w:rPr>
          <w:i/>
          <w:iCs/>
        </w:rPr>
        <w:t>IoT</w:t>
      </w:r>
      <w:r>
        <w:rPr>
          <w:i/>
          <w:iCs/>
        </w:rPr>
        <w:t xml:space="preserve"> </w:t>
      </w:r>
      <w:r>
        <w:t xml:space="preserve">alat pengukur ketinggian air sungai Brantas dan </w:t>
      </w:r>
      <w:r w:rsidR="008F6212" w:rsidRPr="00866595">
        <w:rPr>
          <w:i/>
          <w:iCs/>
        </w:rPr>
        <w:t>website monitoring</w:t>
      </w:r>
      <w:r>
        <w:rPr>
          <w:i/>
          <w:iCs/>
        </w:rPr>
        <w:t xml:space="preserve"> </w:t>
      </w:r>
      <w:r>
        <w:t>sebagai media penyedia informasi keadaan ketinggian air sungai</w:t>
      </w:r>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r>
        <w:t xml:space="preserve">Melakukan pengujian pengiriman data dan ketepatan bacaan ketinggian air menggunakan prototip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r>
        <w:t>Manfaat</w:t>
      </w:r>
    </w:p>
    <w:p w14:paraId="28FF641E" w14:textId="143E9FFA" w:rsidR="00AA24EB" w:rsidRDefault="00AA24EB" w:rsidP="00AA24EB">
      <w:pPr>
        <w:pStyle w:val="ListParagraph"/>
        <w:numPr>
          <w:ilvl w:val="0"/>
          <w:numId w:val="11"/>
        </w:numPr>
        <w:spacing w:line="276" w:lineRule="auto"/>
      </w:pPr>
      <w:r>
        <w:t>Dapat menjadi sebuah sarana penyedia informasi kondisi terkait ketinggian air Sungai Brantas yang memungkinkan untuk melakukan kegiatan memancing</w:t>
      </w:r>
    </w:p>
    <w:p w14:paraId="418BEBA6" w14:textId="34947C8A" w:rsidR="00AA24EB" w:rsidRPr="00866595" w:rsidRDefault="00AA24EB" w:rsidP="00AA24EB">
      <w:pPr>
        <w:pStyle w:val="ListParagraph"/>
        <w:numPr>
          <w:ilvl w:val="0"/>
          <w:numId w:val="11"/>
        </w:numPr>
        <w:spacing w:line="276" w:lineRule="auto"/>
      </w:pPr>
      <w:r>
        <w:t>Dapat menjadi bahan pertimbangan para pemancing yang berasal dari luar desa apakah ingin pergi memancing atau tidak</w:t>
      </w:r>
    </w:p>
    <w:sectPr w:rsidR="00AA24EB" w:rsidRPr="00866595"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6"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0A071B"/>
    <w:multiLevelType w:val="hybridMultilevel"/>
    <w:tmpl w:val="54606562"/>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7F6701"/>
    <w:multiLevelType w:val="hybridMultilevel"/>
    <w:tmpl w:val="0E7E7DD2"/>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805197668">
    <w:abstractNumId w:val="7"/>
  </w:num>
  <w:num w:numId="2" w16cid:durableId="1273705612">
    <w:abstractNumId w:val="4"/>
  </w:num>
  <w:num w:numId="3" w16cid:durableId="725837321">
    <w:abstractNumId w:val="8"/>
  </w:num>
  <w:num w:numId="4" w16cid:durableId="828441270">
    <w:abstractNumId w:val="5"/>
  </w:num>
  <w:num w:numId="5" w16cid:durableId="1082919284">
    <w:abstractNumId w:val="1"/>
  </w:num>
  <w:num w:numId="6" w16cid:durableId="746194918">
    <w:abstractNumId w:val="3"/>
  </w:num>
  <w:num w:numId="7" w16cid:durableId="108359302">
    <w:abstractNumId w:val="0"/>
  </w:num>
  <w:num w:numId="8" w16cid:durableId="705330354">
    <w:abstractNumId w:val="2"/>
  </w:num>
  <w:num w:numId="9" w16cid:durableId="2038920788">
    <w:abstractNumId w:val="6"/>
  </w:num>
  <w:num w:numId="10" w16cid:durableId="1717504263">
    <w:abstractNumId w:val="10"/>
  </w:num>
  <w:num w:numId="11" w16cid:durableId="3422502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81463"/>
    <w:rsid w:val="00081550"/>
    <w:rsid w:val="00122E2C"/>
    <w:rsid w:val="002957DB"/>
    <w:rsid w:val="002B58CC"/>
    <w:rsid w:val="002C1673"/>
    <w:rsid w:val="00316CF4"/>
    <w:rsid w:val="00365A3C"/>
    <w:rsid w:val="003A000E"/>
    <w:rsid w:val="003E76D0"/>
    <w:rsid w:val="00404C29"/>
    <w:rsid w:val="0043540F"/>
    <w:rsid w:val="00441021"/>
    <w:rsid w:val="004528B2"/>
    <w:rsid w:val="0046193F"/>
    <w:rsid w:val="00467C76"/>
    <w:rsid w:val="00494371"/>
    <w:rsid w:val="004D2DA9"/>
    <w:rsid w:val="004E4C57"/>
    <w:rsid w:val="004F5C13"/>
    <w:rsid w:val="004F6B97"/>
    <w:rsid w:val="00517C94"/>
    <w:rsid w:val="00555CF9"/>
    <w:rsid w:val="00573C54"/>
    <w:rsid w:val="005A47BB"/>
    <w:rsid w:val="00613DD4"/>
    <w:rsid w:val="00722C8C"/>
    <w:rsid w:val="00770049"/>
    <w:rsid w:val="007A7D1C"/>
    <w:rsid w:val="008242EB"/>
    <w:rsid w:val="00830026"/>
    <w:rsid w:val="00866595"/>
    <w:rsid w:val="0089324E"/>
    <w:rsid w:val="008F6212"/>
    <w:rsid w:val="009F1CB7"/>
    <w:rsid w:val="00A4129E"/>
    <w:rsid w:val="00A4305D"/>
    <w:rsid w:val="00A5673A"/>
    <w:rsid w:val="00AA24EB"/>
    <w:rsid w:val="00AD470E"/>
    <w:rsid w:val="00B0488D"/>
    <w:rsid w:val="00B4002B"/>
    <w:rsid w:val="00B82DAB"/>
    <w:rsid w:val="00BA2996"/>
    <w:rsid w:val="00BA797D"/>
    <w:rsid w:val="00BD1D80"/>
    <w:rsid w:val="00CC18B4"/>
    <w:rsid w:val="00D24485"/>
    <w:rsid w:val="00D40642"/>
    <w:rsid w:val="00D91367"/>
    <w:rsid w:val="00DC1807"/>
    <w:rsid w:val="00DC60B7"/>
    <w:rsid w:val="00E03BF0"/>
    <w:rsid w:val="00E226A6"/>
    <w:rsid w:val="00E83BC7"/>
    <w:rsid w:val="00EC797C"/>
    <w:rsid w:val="00EE5730"/>
    <w:rsid w:val="00F24955"/>
    <w:rsid w:val="00F33B44"/>
    <w:rsid w:val="00F367FB"/>
    <w:rsid w:val="00F77CF9"/>
    <w:rsid w:val="00F8415B"/>
    <w:rsid w:val="00F97B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3</Pages>
  <Words>1946</Words>
  <Characters>11096</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23</cp:revision>
  <dcterms:created xsi:type="dcterms:W3CDTF">2023-02-27T16:52:00Z</dcterms:created>
  <dcterms:modified xsi:type="dcterms:W3CDTF">2023-03-0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